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0C89F2" w14:textId="77777777" w:rsidR="00EF143B" w:rsidRDefault="0022257E" w:rsidP="00205E34">
      <w:pPr>
        <w:jc w:val="both"/>
      </w:pPr>
      <w:r>
        <w:t>Thank you</w:t>
      </w:r>
      <w:r w:rsidR="00921B8A">
        <w:t>,</w:t>
      </w:r>
      <w:r>
        <w:t xml:space="preserve"> Zihaad</w:t>
      </w:r>
      <w:r w:rsidR="00921B8A">
        <w:t>,</w:t>
      </w:r>
      <w:r>
        <w:t xml:space="preserve"> for your post on </w:t>
      </w:r>
      <w:r w:rsidR="000F19CB">
        <w:t>packet fil</w:t>
      </w:r>
      <w:r w:rsidR="00F31FBE">
        <w:t>ter</w:t>
      </w:r>
      <w:r w:rsidR="000F19CB">
        <w:t xml:space="preserve">ing firewalls and </w:t>
      </w:r>
      <w:r w:rsidR="00F31FBE">
        <w:t xml:space="preserve">web application firewalls. </w:t>
      </w:r>
      <w:r w:rsidR="00991F26">
        <w:t xml:space="preserve">There are some </w:t>
      </w:r>
      <w:r w:rsidR="00921B8A">
        <w:t>excellent</w:t>
      </w:r>
      <w:r w:rsidR="000A31CB">
        <w:t xml:space="preserve"> points highlighted regarding packet filtering firewalls. </w:t>
      </w:r>
      <w:r w:rsidR="00827BBE">
        <w:t xml:space="preserve">According to </w:t>
      </w:r>
      <w:r w:rsidR="00921B8A">
        <w:t>Romanofski (2002), p</w:t>
      </w:r>
      <w:r w:rsidR="00F77BBF">
        <w:t>acket filtering firewalls are consider</w:t>
      </w:r>
      <w:r w:rsidR="00921B8A">
        <w:t>ed</w:t>
      </w:r>
      <w:r w:rsidR="00F77BBF">
        <w:t xml:space="preserve"> the least secure firewall</w:t>
      </w:r>
      <w:r w:rsidR="00921B8A">
        <w:t xml:space="preserve"> </w:t>
      </w:r>
      <w:r w:rsidR="00F9118A">
        <w:t xml:space="preserve">technology due to the networks application layer not being inspected and </w:t>
      </w:r>
      <w:r w:rsidR="008770A2">
        <w:t>the lack of tracking the state of connections. Therefore there is limited scrutiny of packets</w:t>
      </w:r>
      <w:r w:rsidR="005C625A">
        <w:t>. However</w:t>
      </w:r>
      <w:r w:rsidR="00F66E40">
        <w:t>,</w:t>
      </w:r>
      <w:r w:rsidR="005C625A">
        <w:t xml:space="preserve"> as you mentioned</w:t>
      </w:r>
      <w:r w:rsidR="00F66E40">
        <w:t>,</w:t>
      </w:r>
      <w:r w:rsidR="005C625A">
        <w:t xml:space="preserve"> </w:t>
      </w:r>
      <w:r w:rsidR="002E3958">
        <w:t>the benefit is high speed</w:t>
      </w:r>
      <w:r w:rsidR="00F66E40">
        <w:t>,</w:t>
      </w:r>
      <w:r w:rsidR="002E3958">
        <w:t xml:space="preserve"> and this is due</w:t>
      </w:r>
      <w:r w:rsidR="00F66E40">
        <w:t xml:space="preserve"> to</w:t>
      </w:r>
      <w:r w:rsidR="002E3958">
        <w:t xml:space="preserve"> </w:t>
      </w:r>
      <w:r w:rsidR="00347558">
        <w:t xml:space="preserve">less processing and </w:t>
      </w:r>
      <w:r w:rsidR="00F66E40">
        <w:t>fewer</w:t>
      </w:r>
      <w:r w:rsidR="00347558">
        <w:t xml:space="preserve"> evaluations of packets. </w:t>
      </w:r>
      <w:r w:rsidR="00F66E40">
        <w:t>Rules</w:t>
      </w:r>
      <w:r w:rsidR="005D3008">
        <w:t xml:space="preserve"> can </w:t>
      </w:r>
      <w:r w:rsidR="00C2698B">
        <w:t xml:space="preserve">be </w:t>
      </w:r>
      <w:r w:rsidR="005D3008">
        <w:t>implemented sing</w:t>
      </w:r>
      <w:r w:rsidR="00F66E40">
        <w:t>ularly</w:t>
      </w:r>
      <w:r w:rsidR="005D3008">
        <w:t xml:space="preserve"> and </w:t>
      </w:r>
      <w:r w:rsidR="00CA4700">
        <w:t xml:space="preserve">shield internal IP addresses from external users </w:t>
      </w:r>
      <w:r w:rsidR="00F66E40">
        <w:t xml:space="preserve">if used with network address translation </w:t>
      </w:r>
      <w:r w:rsidR="00F66E40">
        <w:fldChar w:fldCharType="begin"/>
      </w:r>
      <w:r w:rsidR="00F66E40">
        <w:instrText xml:space="preserve"> ADDIN EN.CITE &lt;EndNote&gt;&lt;Cite&gt;&lt;Author&gt;Romanofski&lt;/Author&gt;&lt;Year&gt;2002&lt;/Year&gt;&lt;RecNum&gt;87&lt;/RecNum&gt;&lt;DisplayText&gt;(Romanofski, 2002)&lt;/DisplayText&gt;&lt;record&gt;&lt;rec-number&gt;87&lt;/rec-number&gt;&lt;foreign-keys&gt;&lt;key app="EN" db-id="sv5f29tti92ftjepp0hv0drj0v9pft29rwa2" timestamp="1632622835"&gt;87&lt;/key&gt;&lt;/foreign-keys&gt;&lt;ref-type name="Web Page"&gt;12&lt;/ref-type&gt;&lt;contributors&gt;&lt;authors&gt;&lt;author&gt;Ernest Romanofski&lt;/author&gt;&lt;/authors&gt;&lt;/contributors&gt;&lt;titles&gt;&lt;title&gt;A Comparison of Packet Filtering Vs Application Level Fire wall Technology&amp;#xD;&lt;/title&gt;&lt;secondary-title&gt;Global Information Assurance Certification Paper&lt;/secondary-title&gt;&lt;/titles&gt;&lt;volume&gt;2021&lt;/volume&gt;&lt;number&gt;26 September&lt;/number&gt;&lt;dates&gt;&lt;year&gt;2002&lt;/year&gt;&lt;/dates&gt;&lt;urls&gt;&lt;related-urls&gt;&lt;url&gt;https://www.giac.org/paper/gsec/693/comparison-packet-filtering-vs-application-level-firewall-technology/101569&lt;/url&gt;&lt;/related-urls&gt;&lt;/urls&gt;&lt;/record&gt;&lt;/Cite&gt;&lt;/EndNote&gt;</w:instrText>
      </w:r>
      <w:r w:rsidR="00F66E40">
        <w:fldChar w:fldCharType="separate"/>
      </w:r>
      <w:r w:rsidR="00F66E40">
        <w:rPr>
          <w:noProof/>
        </w:rPr>
        <w:t>(Romanofski, 2002)</w:t>
      </w:r>
      <w:r w:rsidR="00F66E40">
        <w:fldChar w:fldCharType="end"/>
      </w:r>
      <w:r w:rsidR="00F66E40">
        <w:t xml:space="preserve">. </w:t>
      </w:r>
      <w:r w:rsidR="004202D8">
        <w:t>Yet despite this speed</w:t>
      </w:r>
      <w:r w:rsidR="00106E02">
        <w:t>,</w:t>
      </w:r>
      <w:r w:rsidR="004202D8">
        <w:t xml:space="preserve"> the </w:t>
      </w:r>
      <w:r w:rsidR="00D64A1E">
        <w:t xml:space="preserve">limitation of </w:t>
      </w:r>
      <w:r w:rsidR="002C0BC0">
        <w:t xml:space="preserve">packet filtering firewalls is that the inspection of packets is limited. </w:t>
      </w:r>
      <w:r w:rsidR="00AA60BD">
        <w:t xml:space="preserve">The payload </w:t>
      </w:r>
      <w:r w:rsidR="00E0731C">
        <w:t>is</w:t>
      </w:r>
      <w:r w:rsidR="00AA60BD">
        <w:t xml:space="preserve"> not inspected</w:t>
      </w:r>
      <w:r w:rsidR="00106E02">
        <w:t>,</w:t>
      </w:r>
      <w:r w:rsidR="00AA60BD">
        <w:t xml:space="preserve"> which </w:t>
      </w:r>
      <w:r w:rsidR="00E0731C">
        <w:t xml:space="preserve">elevates risk as decisions are not made based on the </w:t>
      </w:r>
      <w:r w:rsidR="00106E02">
        <w:t>packet's conten</w:t>
      </w:r>
      <w:r w:rsidR="00E0731C">
        <w:t>t</w:t>
      </w:r>
      <w:r w:rsidR="00106E02">
        <w:t>,</w:t>
      </w:r>
      <w:r w:rsidR="0096606B">
        <w:t xml:space="preserve"> and harmful traffic could pass through the firewall.</w:t>
      </w:r>
    </w:p>
    <w:p w14:paraId="3FF21053" w14:textId="6CDD7EDA" w:rsidR="00F66E40" w:rsidRDefault="00895683" w:rsidP="00205E34">
      <w:pPr>
        <w:jc w:val="both"/>
      </w:pPr>
      <w:r>
        <w:t xml:space="preserve">Further </w:t>
      </w:r>
      <w:r w:rsidR="004110FA">
        <w:t xml:space="preserve">research has </w:t>
      </w:r>
      <w:r w:rsidR="00EF143B">
        <w:t xml:space="preserve">attempted </w:t>
      </w:r>
      <w:r w:rsidR="00413199">
        <w:t xml:space="preserve">to </w:t>
      </w:r>
      <w:r w:rsidR="00EF0D55">
        <w:t>improve</w:t>
      </w:r>
      <w:r w:rsidR="004110FA">
        <w:t xml:space="preserve"> </w:t>
      </w:r>
      <w:r w:rsidR="001B37B0">
        <w:t>this</w:t>
      </w:r>
      <w:r w:rsidR="00263AD3">
        <w:t>,</w:t>
      </w:r>
      <w:r w:rsidR="00EF0D55">
        <w:t xml:space="preserve"> such as </w:t>
      </w:r>
      <w:r w:rsidR="00263AD3">
        <w:t>two-level fuzzy filtering</w:t>
      </w:r>
      <w:r w:rsidR="00413199">
        <w:t xml:space="preserve"> </w:t>
      </w:r>
      <w:r w:rsidR="001B37B0">
        <w:fldChar w:fldCharType="begin"/>
      </w:r>
      <w:r w:rsidR="001B37B0">
        <w:instrText xml:space="preserve"> ADDIN EN.CITE &lt;EndNote&gt;&lt;Cite&gt;&lt;Author&gt;Ali&lt;/Author&gt;&lt;Year&gt;2015&lt;/Year&gt;&lt;RecNum&gt;88&lt;/RecNum&gt;&lt;DisplayText&gt;(Ali et al., 2015)&lt;/DisplayText&gt;&lt;record&gt;&lt;rec-number&gt;88&lt;/rec-number&gt;&lt;foreign-keys&gt;&lt;key app="EN" db-id="sv5f29tti92ftjepp0hv0drj0v9pft29rwa2" timestamp="1632624296"&gt;88&lt;/key&gt;&lt;/foreign-keys&gt;&lt;ref-type name="Journal Article"&gt;17&lt;/ref-type&gt;&lt;contributors&gt;&lt;authors&gt;&lt;author&gt;Ali, Ali&lt;/author&gt;&lt;author&gt;Darwish, Saad&lt;/author&gt;&lt;author&gt;Guirguis, Shawkat&lt;/author&gt;&lt;/authors&gt;&lt;/contributors&gt;&lt;titles&gt;&lt;title&gt;An Approach for Improving Performance of a Packet Filtering Firewall Based on Fuzzy Petri Net&lt;/title&gt;&lt;secondary-title&gt;Journal of Advances in Computer Networks&lt;/secondary-title&gt;&lt;/titles&gt;&lt;periodical&gt;&lt;full-title&gt;Journal of Advances in Computer Networks&lt;/full-title&gt;&lt;/periodical&gt;&lt;pages&gt;67-74&lt;/pages&gt;&lt;volume&gt;3&lt;/volume&gt;&lt;dates&gt;&lt;year&gt;2015&lt;/year&gt;&lt;pub-dates&gt;&lt;date&gt;01/01&lt;/date&gt;&lt;/pub-dates&gt;&lt;/dates&gt;&lt;urls&gt;&lt;/urls&gt;&lt;electronic-resource-num&gt;10.7763/JACN.2015.V3.144&lt;/electronic-resource-num&gt;&lt;/record&gt;&lt;/Cite&gt;&lt;/EndNote&gt;</w:instrText>
      </w:r>
      <w:r w:rsidR="001B37B0">
        <w:fldChar w:fldCharType="separate"/>
      </w:r>
      <w:r w:rsidR="001B37B0">
        <w:rPr>
          <w:noProof/>
        </w:rPr>
        <w:t>(Ali et al., 2015)</w:t>
      </w:r>
      <w:r w:rsidR="001B37B0">
        <w:fldChar w:fldCharType="end"/>
      </w:r>
      <w:r w:rsidR="001B37B0">
        <w:t xml:space="preserve">. </w:t>
      </w:r>
      <w:r w:rsidR="000A3638">
        <w:t>Due to their stateless approach</w:t>
      </w:r>
      <w:r w:rsidR="00106E02">
        <w:t>,</w:t>
      </w:r>
      <w:r w:rsidR="000A3638">
        <w:t xml:space="preserve"> information is </w:t>
      </w:r>
      <w:r w:rsidR="00820D0C">
        <w:t>not kept about sessions</w:t>
      </w:r>
      <w:r w:rsidR="00106E02">
        <w:t>,</w:t>
      </w:r>
      <w:r w:rsidR="00820D0C">
        <w:t xml:space="preserve"> and </w:t>
      </w:r>
      <w:r w:rsidR="003260B2">
        <w:t>alert mechanisms are limited</w:t>
      </w:r>
      <w:r w:rsidR="00106E02">
        <w:t>,</w:t>
      </w:r>
      <w:r w:rsidR="003260B2">
        <w:t xml:space="preserve"> </w:t>
      </w:r>
      <w:r w:rsidR="0080582A">
        <w:t>so threat actors could potentially access services on firewall servers</w:t>
      </w:r>
      <w:r w:rsidR="00106E02">
        <w:t xml:space="preserve"> </w:t>
      </w:r>
      <w:r w:rsidR="00106E02">
        <w:fldChar w:fldCharType="begin"/>
      </w:r>
      <w:r w:rsidR="00106E02">
        <w:instrText xml:space="preserve"> ADDIN EN.CITE &lt;EndNote&gt;&lt;Cite&gt;&lt;Author&gt;Wool&lt;/Author&gt;&lt;Year&gt;2006&lt;/Year&gt;&lt;RecNum&gt;84&lt;/RecNum&gt;&lt;DisplayText&gt;(Wool, 2006)&lt;/DisplayText&gt;&lt;record&gt;&lt;rec-number&gt;84&lt;/rec-number&gt;&lt;foreign-keys&gt;&lt;key app="EN" db-id="sv5f29tti92ftjepp0hv0drj0v9pft29rwa2" timestamp="1632618630"&gt;84&lt;/key&gt;&lt;/foreign-keys&gt;&lt;ref-type name="Journal Article"&gt;17&lt;/ref-type&gt;&lt;contributors&gt;&lt;authors&gt;&lt;author&gt;Wool, Avishai&lt;/author&gt;&lt;/authors&gt;&lt;/contributors&gt;&lt;titles&gt;&lt;title&gt;Packet filtering and stateful firewalls&lt;/title&gt;&lt;secondary-title&gt;Handbook of Information Security&lt;/secondary-title&gt;&lt;/titles&gt;&lt;periodical&gt;&lt;full-title&gt;Handbook of Information Security&lt;/full-title&gt;&lt;/periodical&gt;&lt;pages&gt;526-536&lt;/pages&gt;&lt;volume&gt;3&lt;/volume&gt;&lt;dates&gt;&lt;year&gt;2006&lt;/year&gt;&lt;/dates&gt;&lt;urls&gt;&lt;/urls&gt;&lt;/record&gt;&lt;/Cite&gt;&lt;/EndNote&gt;</w:instrText>
      </w:r>
      <w:r w:rsidR="00106E02">
        <w:fldChar w:fldCharType="separate"/>
      </w:r>
      <w:r w:rsidR="00106E02">
        <w:rPr>
          <w:noProof/>
        </w:rPr>
        <w:t>(Wool, 2006)</w:t>
      </w:r>
      <w:r w:rsidR="00106E02">
        <w:fldChar w:fldCharType="end"/>
      </w:r>
      <w:r w:rsidR="0080582A">
        <w:t xml:space="preserve">. </w:t>
      </w:r>
      <w:r w:rsidR="003260B2">
        <w:t xml:space="preserve"> </w:t>
      </w:r>
      <w:r w:rsidR="00D3447D">
        <w:t>Despite this</w:t>
      </w:r>
      <w:r w:rsidR="00A63E67">
        <w:t>, packet filtering firewalls are almost transparent</w:t>
      </w:r>
      <w:r w:rsidR="00413199">
        <w:t>,</w:t>
      </w:r>
      <w:r w:rsidR="00A63E67">
        <w:t xml:space="preserve"> and </w:t>
      </w:r>
      <w:r w:rsidR="002D6EF1">
        <w:t xml:space="preserve">users are only made aware they </w:t>
      </w:r>
      <w:r w:rsidR="00413199">
        <w:t xml:space="preserve">are </w:t>
      </w:r>
      <w:r w:rsidR="002D6EF1">
        <w:t xml:space="preserve">in place when a packet is rejected. </w:t>
      </w:r>
      <w:r w:rsidR="000B564F">
        <w:t xml:space="preserve">They are </w:t>
      </w:r>
      <w:r w:rsidR="00135333">
        <w:t>inexpensive</w:t>
      </w:r>
      <w:r w:rsidR="00413199">
        <w:t>,</w:t>
      </w:r>
      <w:r w:rsidR="00135333">
        <w:t xml:space="preserve"> as you mentioned</w:t>
      </w:r>
      <w:r w:rsidR="00413199">
        <w:t>,</w:t>
      </w:r>
      <w:r w:rsidR="00135333">
        <w:t xml:space="preserve"> with development costs low</w:t>
      </w:r>
      <w:r w:rsidR="00413199">
        <w:t>,</w:t>
      </w:r>
      <w:r w:rsidR="00135333">
        <w:t xml:space="preserve"> and routers ca</w:t>
      </w:r>
      <w:r w:rsidR="005B33A8">
        <w:t>n have it built</w:t>
      </w:r>
      <w:r w:rsidR="00413199">
        <w:t>-</w:t>
      </w:r>
      <w:r w:rsidR="005B33A8">
        <w:t xml:space="preserve">in. </w:t>
      </w:r>
      <w:r w:rsidR="00C71045">
        <w:t>As a starting point for n</w:t>
      </w:r>
      <w:r w:rsidR="00175214">
        <w:t>etwork security, packet filtering firewalls have importance.</w:t>
      </w:r>
    </w:p>
    <w:p w14:paraId="35CA2742" w14:textId="77777777" w:rsidR="001B37B0" w:rsidRPr="001B37B0" w:rsidRDefault="00F66E40" w:rsidP="001B37B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B37B0" w:rsidRPr="001B37B0">
        <w:t xml:space="preserve">Ali, A., Darwish, S. &amp; Guirguis, S. 2015. An Approach for Improving Performance of a Packet Filtering Firewall Based on Fuzzy Petri Net. </w:t>
      </w:r>
      <w:r w:rsidR="001B37B0" w:rsidRPr="001B37B0">
        <w:rPr>
          <w:i/>
        </w:rPr>
        <w:t>Journal of Advances in Computer Networks,</w:t>
      </w:r>
      <w:r w:rsidR="001B37B0" w:rsidRPr="001B37B0">
        <w:t xml:space="preserve"> 3</w:t>
      </w:r>
      <w:r w:rsidR="001B37B0" w:rsidRPr="001B37B0">
        <w:rPr>
          <w:b/>
        </w:rPr>
        <w:t>,</w:t>
      </w:r>
      <w:r w:rsidR="001B37B0" w:rsidRPr="001B37B0">
        <w:t xml:space="preserve"> 67-74.</w:t>
      </w:r>
    </w:p>
    <w:p w14:paraId="7FF3E14C" w14:textId="085869AF" w:rsidR="001B37B0" w:rsidRPr="001B37B0" w:rsidRDefault="001B37B0" w:rsidP="001B37B0">
      <w:pPr>
        <w:pStyle w:val="EndNoteBibliography"/>
        <w:ind w:left="720" w:hanging="720"/>
        <w:rPr>
          <w:i/>
        </w:rPr>
      </w:pPr>
      <w:r w:rsidRPr="001B37B0">
        <w:t xml:space="preserve">Romanofski, E. 2002. </w:t>
      </w:r>
      <w:r w:rsidRPr="001B37B0">
        <w:rPr>
          <w:i/>
        </w:rPr>
        <w:t>A Comparison of Packet Filtering Vs Application Level Firewall Technology</w:t>
      </w:r>
    </w:p>
    <w:p w14:paraId="7601C9E8" w14:textId="0E677939" w:rsidR="001B37B0" w:rsidRPr="001B37B0" w:rsidRDefault="001B37B0" w:rsidP="001B37B0">
      <w:pPr>
        <w:pStyle w:val="EndNoteBibliography"/>
        <w:ind w:left="720" w:hanging="720"/>
      </w:pPr>
      <w:r w:rsidRPr="001B37B0">
        <w:rPr>
          <w:i/>
        </w:rPr>
        <w:t xml:space="preserve"> </w:t>
      </w:r>
      <w:r w:rsidRPr="001B37B0">
        <w:t xml:space="preserve">[Online]. Available: </w:t>
      </w:r>
      <w:hyperlink r:id="rId4" w:history="1">
        <w:r w:rsidRPr="001B37B0">
          <w:rPr>
            <w:rStyle w:val="Hyperlink"/>
          </w:rPr>
          <w:t>https://www.giac.org/paper/gsec/693/comparison-packet-filtering-vs-application-level-firewall-technology/101569</w:t>
        </w:r>
      </w:hyperlink>
      <w:r w:rsidRPr="001B37B0">
        <w:t xml:space="preserve"> [Accessed 26 September 2021].</w:t>
      </w:r>
    </w:p>
    <w:p w14:paraId="52F44A10" w14:textId="77777777" w:rsidR="001B37B0" w:rsidRPr="001B37B0" w:rsidRDefault="001B37B0" w:rsidP="001B37B0">
      <w:pPr>
        <w:pStyle w:val="EndNoteBibliography"/>
        <w:ind w:left="720" w:hanging="720"/>
      </w:pPr>
      <w:r w:rsidRPr="001B37B0">
        <w:t xml:space="preserve">Wool, A. 2006. Packet filtering and stateful firewalls. </w:t>
      </w:r>
      <w:r w:rsidRPr="001B37B0">
        <w:rPr>
          <w:i/>
        </w:rPr>
        <w:t>Handbook of Information Security,</w:t>
      </w:r>
      <w:r w:rsidRPr="001B37B0">
        <w:t xml:space="preserve"> 3</w:t>
      </w:r>
      <w:r w:rsidRPr="001B37B0">
        <w:rPr>
          <w:b/>
        </w:rPr>
        <w:t>,</w:t>
      </w:r>
      <w:r w:rsidRPr="001B37B0">
        <w:t xml:space="preserve"> 526-536.</w:t>
      </w:r>
    </w:p>
    <w:p w14:paraId="7B3A4E1C" w14:textId="02B0C7F9" w:rsidR="004C58F9" w:rsidRDefault="00F66E40">
      <w:r>
        <w:lastRenderedPageBreak/>
        <w:fldChar w:fldCharType="end"/>
      </w:r>
    </w:p>
    <w:sectPr w:rsidR="004C58F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7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ewNDUyNbY0Mza0MDJR0lEKTi0uzszPAykwrAUALExcz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84&lt;/item&gt;&lt;item&gt;87&lt;/item&gt;&lt;item&gt;88&lt;/item&gt;&lt;/record-ids&gt;&lt;/item&gt;&lt;/Libraries&gt;"/>
  </w:docVars>
  <w:rsids>
    <w:rsidRoot w:val="00460A0E"/>
    <w:rsid w:val="000A31CB"/>
    <w:rsid w:val="000A3638"/>
    <w:rsid w:val="000B564F"/>
    <w:rsid w:val="000F19CB"/>
    <w:rsid w:val="00106E02"/>
    <w:rsid w:val="00135333"/>
    <w:rsid w:val="00175214"/>
    <w:rsid w:val="001B37B0"/>
    <w:rsid w:val="00205E34"/>
    <w:rsid w:val="0022257E"/>
    <w:rsid w:val="00263AD3"/>
    <w:rsid w:val="002C0BC0"/>
    <w:rsid w:val="002D6EF1"/>
    <w:rsid w:val="002E3958"/>
    <w:rsid w:val="003260B2"/>
    <w:rsid w:val="00347558"/>
    <w:rsid w:val="004110FA"/>
    <w:rsid w:val="00413199"/>
    <w:rsid w:val="004202D8"/>
    <w:rsid w:val="00435A3B"/>
    <w:rsid w:val="00460A0E"/>
    <w:rsid w:val="004C58F9"/>
    <w:rsid w:val="005B33A8"/>
    <w:rsid w:val="005C625A"/>
    <w:rsid w:val="005D3008"/>
    <w:rsid w:val="0063645E"/>
    <w:rsid w:val="0080582A"/>
    <w:rsid w:val="00820D0C"/>
    <w:rsid w:val="00827BBE"/>
    <w:rsid w:val="008770A2"/>
    <w:rsid w:val="00895683"/>
    <w:rsid w:val="00921B8A"/>
    <w:rsid w:val="0096606B"/>
    <w:rsid w:val="00991F26"/>
    <w:rsid w:val="00996D93"/>
    <w:rsid w:val="00A63E67"/>
    <w:rsid w:val="00AA60BD"/>
    <w:rsid w:val="00C2698B"/>
    <w:rsid w:val="00C71045"/>
    <w:rsid w:val="00CA4700"/>
    <w:rsid w:val="00CA5B49"/>
    <w:rsid w:val="00D3447D"/>
    <w:rsid w:val="00D64A1E"/>
    <w:rsid w:val="00E0731C"/>
    <w:rsid w:val="00EF0D55"/>
    <w:rsid w:val="00EF143B"/>
    <w:rsid w:val="00F31FBE"/>
    <w:rsid w:val="00F66E40"/>
    <w:rsid w:val="00F77BBF"/>
    <w:rsid w:val="00F911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7A86C7"/>
  <w15:chartTrackingRefBased/>
  <w15:docId w15:val="{B1CADE03-62F7-40EA-9D3D-BEB8E0F484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66E40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66E40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66E40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66E40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66E4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66E4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giac.org/paper/gsec/693/comparison-packet-filtering-vs-application-level-firewall-technology/10156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2</Pages>
  <Words>734</Words>
  <Characters>4188</Characters>
  <Application>Microsoft Office Word</Application>
  <DocSecurity>0</DocSecurity>
  <Lines>34</Lines>
  <Paragraphs>9</Paragraphs>
  <ScaleCrop>false</ScaleCrop>
  <Company/>
  <LinksUpToDate>false</LinksUpToDate>
  <CharactersWithSpaces>4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47</cp:revision>
  <dcterms:created xsi:type="dcterms:W3CDTF">2021-09-26T02:00:00Z</dcterms:created>
  <dcterms:modified xsi:type="dcterms:W3CDTF">2021-09-26T02:54:00Z</dcterms:modified>
</cp:coreProperties>
</file>